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692958" w14:textId="2F53AEC3" w:rsidR="0006511D" w:rsidRDefault="00BB36B6" w:rsidP="00BB36B6">
      <w:pPr>
        <w:pStyle w:val="Title"/>
      </w:pPr>
      <w:r w:rsidRPr="00BB36B6">
        <w:t xml:space="preserve">Stakeholder </w:t>
      </w:r>
      <w:r>
        <w:t>Salience and Types</w:t>
      </w:r>
    </w:p>
    <w:p w14:paraId="38644409" w14:textId="77777777" w:rsidR="001212C5" w:rsidRPr="001212C5" w:rsidRDefault="001212C5" w:rsidP="001212C5"/>
    <w:p w14:paraId="64BF0E79" w14:textId="307A0B13" w:rsidR="00BB36B6" w:rsidRDefault="00BB36B6" w:rsidP="00BB36B6">
      <w:pPr>
        <w:pStyle w:val="Heading1"/>
      </w:pPr>
      <w:r>
        <w:t xml:space="preserve">Stakeholder </w:t>
      </w:r>
      <w:r w:rsidR="00584756">
        <w:t>s</w:t>
      </w:r>
      <w:r>
        <w:t>alience</w:t>
      </w:r>
    </w:p>
    <w:p w14:paraId="6AF87751" w14:textId="77777777" w:rsidR="00584756" w:rsidRDefault="00584756" w:rsidP="00584756">
      <w:pPr>
        <w:jc w:val="left"/>
      </w:pPr>
      <w:r>
        <w:t xml:space="preserve">Stakeholder salience is "the degree to which managers give priority to competing stakeholder claims" </w:t>
      </w:r>
      <w:r>
        <w:fldChar w:fldCharType="begin" w:fldLock="1"/>
      </w:r>
      <w:r>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locator" : "854", "uris" : [ "http://www.mendeley.com/documents/?uuid=a2f2bf78-7166-4786-a64b-2453ef326123" ] } ], "mendeley" : { "formattedCitation" : "(Mitchell, Agle, &amp; Wood, 1997, p. 854)", "plainTextFormattedCitation" : "(Mitchell, Agle, &amp; Wood, 1997, p. 854)", "previouslyFormattedCitation" : "(Mitchell, Agle, &amp; Wood, 1997, p. 854)" }, "properties" : {  }, "schema" : "https://github.com/citation-style-language/schema/raw/master/csl-citation.json" }</w:instrText>
      </w:r>
      <w:r>
        <w:fldChar w:fldCharType="separate"/>
      </w:r>
      <w:r w:rsidRPr="00122359">
        <w:rPr>
          <w:noProof/>
        </w:rPr>
        <w:t>(Mitchell, Agle, &amp; Wood, 1997, p. 854)</w:t>
      </w:r>
      <w:r>
        <w:fldChar w:fldCharType="end"/>
      </w:r>
      <w:r>
        <w:t>.</w:t>
      </w:r>
    </w:p>
    <w:p w14:paraId="622D11E5" w14:textId="77777777" w:rsidR="00584756" w:rsidRDefault="00584756" w:rsidP="00BB36B6"/>
    <w:p w14:paraId="235E0804" w14:textId="59064FB7" w:rsidR="00BB36B6" w:rsidRDefault="00BB36B6" w:rsidP="00BB36B6">
      <w:r>
        <w:t>Most firms have limited resources for stakeholder management and must prioritize which stakeholders' needs to address. Stakeholder salience has been explained in four ways:</w:t>
      </w:r>
    </w:p>
    <w:p w14:paraId="696651ED" w14:textId="77777777" w:rsidR="00BB36B6" w:rsidRPr="00BB36B6" w:rsidRDefault="00BB36B6" w:rsidP="00BB36B6">
      <w:pPr>
        <w:pStyle w:val="ListParagraph"/>
        <w:numPr>
          <w:ilvl w:val="0"/>
          <w:numId w:val="3"/>
        </w:numPr>
      </w:pPr>
      <w:r w:rsidRPr="00BB36B6">
        <w:t>Stakeholder power, legitimacy, and urgency</w:t>
      </w:r>
    </w:p>
    <w:p w14:paraId="1561CE16" w14:textId="2C8677EE" w:rsidR="00BB36B6" w:rsidRPr="00BB36B6" w:rsidRDefault="00BB36B6" w:rsidP="00BB36B6">
      <w:pPr>
        <w:pStyle w:val="ListParagraph"/>
        <w:numPr>
          <w:ilvl w:val="0"/>
          <w:numId w:val="3"/>
        </w:numPr>
      </w:pPr>
      <w:r w:rsidRPr="00BB36B6">
        <w:t>Organizational lifecycle stages,</w:t>
      </w:r>
    </w:p>
    <w:p w14:paraId="642BE56D" w14:textId="5F14657E" w:rsidR="00BB36B6" w:rsidRDefault="00BB36B6" w:rsidP="00BB36B6">
      <w:pPr>
        <w:pStyle w:val="ListParagraph"/>
        <w:numPr>
          <w:ilvl w:val="0"/>
          <w:numId w:val="3"/>
        </w:numPr>
      </w:pPr>
      <w:r w:rsidRPr="00BB36B6">
        <w:t>Stakeholder-related culture and commitments</w:t>
      </w:r>
      <w:r>
        <w:t>, and</w:t>
      </w:r>
    </w:p>
    <w:p w14:paraId="6B8D1680" w14:textId="45401319" w:rsidR="00BB36B6" w:rsidRPr="00BB36B6" w:rsidRDefault="00BB36B6" w:rsidP="00BB36B6">
      <w:pPr>
        <w:pStyle w:val="ListParagraph"/>
        <w:numPr>
          <w:ilvl w:val="0"/>
          <w:numId w:val="3"/>
        </w:numPr>
      </w:pPr>
      <w:r>
        <w:t>Organization-stakeholder fit.</w:t>
      </w:r>
    </w:p>
    <w:p w14:paraId="030D72B9" w14:textId="1CC5594D" w:rsidR="00BB36B6" w:rsidRDefault="00BB36B6" w:rsidP="00BB36B6">
      <w:r>
        <w:t xml:space="preserve">Arguing these past explanations focus either on stakeholder or firm characteristics but not both simultaneously, Bundy et al. </w:t>
      </w:r>
      <w:r>
        <w:fldChar w:fldCharType="begin" w:fldLock="1"/>
      </w:r>
      <w:r w:rsidR="00A827BB">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Vogel, &amp; Zachary, 2018)", "plainTextFormattedCitation" : "(Bundy, Vogel, &amp; Zachary, 2018)", "previouslyFormattedCitation" : "(2018)" }, "properties" : {  }, "schema" : "https://github.com/citation-style-language/schema/raw/master/csl-citation.json" }</w:instrText>
      </w:r>
      <w:r>
        <w:fldChar w:fldCharType="separate"/>
      </w:r>
      <w:r w:rsidR="00A827BB" w:rsidRPr="00A827BB">
        <w:rPr>
          <w:noProof/>
        </w:rPr>
        <w:t>(Bundy, Vogel, &amp; Zachary, 2018)</w:t>
      </w:r>
      <w:r>
        <w:fldChar w:fldCharType="end"/>
      </w:r>
      <w:r>
        <w:t xml:space="preserve"> argue an alternative explanation for stakeholder salience is </w:t>
      </w:r>
      <w:r w:rsidRPr="00BB36B6">
        <w:t>organization-stakeholder fit.</w:t>
      </w:r>
      <w:r>
        <w:t xml:space="preserve"> In this view, firms prioritize stakeholders (and vice versa) who share important values and the ability to satisfy strategic needs.</w:t>
      </w:r>
    </w:p>
    <w:p w14:paraId="4AFB96A7" w14:textId="75BCBD82" w:rsidR="00BB36B6" w:rsidRDefault="00BB36B6" w:rsidP="00BB36B6">
      <w:pPr>
        <w:pStyle w:val="Heading2"/>
      </w:pPr>
      <w:r>
        <w:t>Power, legitimacy, and urgency</w:t>
      </w:r>
    </w:p>
    <w:p w14:paraId="0CAB055B" w14:textId="577E3CED" w:rsidR="00BB36B6" w:rsidRDefault="00BB36B6" w:rsidP="00BB36B6">
      <w:r>
        <w:t xml:space="preserve">Firms can characterize a stakeholder group by its power, legitimacy, and urgency </w:t>
      </w:r>
      <w:r>
        <w:fldChar w:fldCharType="begin" w:fldLock="1"/>
      </w:r>
      <w:r w:rsidR="00A827BB">
        <w:instrText>ADDIN CSL_CITATION { "citationItems" : [ { "id" : "ITEM-1", "itemData" : { "author" : [ { "dropping-particle" : "", "family" : "Mitchell", "given" : "Ronald K", "non-dropping-particle" : "", "parse-names" : false, "suffix" : "" }, { "dropping-particle" : "", "family" : "Agle", "given" : "Bradley R", "non-dropping-particle" : "", "parse-names" : false, "suffix" : "" }, { "dropping-particle" : "", "family" : "Wood", "given" : "Donna J", "non-dropping-particle" : "", "parse-names" : false, "suffix" : "" } ], "container-title" : "Academy of Management Review", "id" : "ITEM-1", "issue" : "4", "issued" : { "date-parts" : [ [ "1997" ] ] }, "page" : "853-886", "title" : "Toward a Theory of Stakeholder Identification and Salience: Defining the Principle of Who and What Really Counts", "type" : "article-journal", "volume" : "22" }, "uris" : [ "http://www.mendeley.com/documents/?uuid=a2f2bf78-7166-4786-a64b-2453ef326123" ] } ], "mendeley" : { "formattedCitation" : "(Mitchell et al., 1997)", "plainTextFormattedCitation" : "(Mitchell et al., 1997)", "previouslyFormattedCitation" : "(Mitchell et al., 1997)" }, "properties" : {  }, "schema" : "https://github.com/citation-style-language/schema/raw/master/csl-citation.json" }</w:instrText>
      </w:r>
      <w:r>
        <w:fldChar w:fldCharType="separate"/>
      </w:r>
      <w:r w:rsidR="006A010B" w:rsidRPr="006A010B">
        <w:rPr>
          <w:noProof/>
        </w:rPr>
        <w:t>(Mitchell et al., 1997)</w:t>
      </w:r>
      <w:r>
        <w:fldChar w:fldCharType="end"/>
      </w:r>
      <w:r>
        <w:t>.</w:t>
      </w:r>
    </w:p>
    <w:p w14:paraId="5F7FD48F" w14:textId="77777777" w:rsidR="00A827BB" w:rsidRDefault="00A827BB" w:rsidP="00A827BB"/>
    <w:p w14:paraId="4FE6BC7B" w14:textId="410E5FD9" w:rsidR="00BB36B6" w:rsidRDefault="00BB36B6" w:rsidP="00A827BB">
      <w:r>
        <w:t>One question then is whether these stakeholder characteristics are objective or subjective dependent on the firm. It seems more likely that they are subjective, such that a stakeholder group could have more power over one firm than another, more legitimacy to one firm than another, and more urgency to one firm than another.</w:t>
      </w:r>
    </w:p>
    <w:p w14:paraId="140A560F" w14:textId="77777777" w:rsidR="00A827BB" w:rsidRDefault="00A827BB" w:rsidP="00A827BB"/>
    <w:p w14:paraId="60018AE6" w14:textId="6B943079" w:rsidR="001212C5" w:rsidRDefault="001212C5" w:rsidP="001212C5">
      <w:pPr>
        <w:pStyle w:val="Heading2"/>
      </w:pPr>
      <w:r w:rsidRPr="001212C5">
        <w:t>Organizational lifecycle stages</w:t>
      </w:r>
    </w:p>
    <w:p w14:paraId="2F14868C" w14:textId="484AEC58" w:rsidR="00A827BB" w:rsidRPr="00A827BB" w:rsidRDefault="00A827BB" w:rsidP="00A827BB">
      <w:r>
        <w:t xml:space="preserve">See cites in </w:t>
      </w:r>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previouslyFormattedCitation" : "(Bundy et al., 2018)" }, "properties" : {  }, "schema" : "https://github.com/citation-style-language/schema/raw/master/csl-citation.json" }</w:instrText>
      </w:r>
      <w:r>
        <w:fldChar w:fldCharType="separate"/>
      </w:r>
      <w:r w:rsidRPr="00A827BB">
        <w:rPr>
          <w:noProof/>
        </w:rPr>
        <w:t>(Bundy et al., 2018)</w:t>
      </w:r>
      <w:r>
        <w:fldChar w:fldCharType="end"/>
      </w:r>
    </w:p>
    <w:p w14:paraId="1D59E0EE" w14:textId="631DD96E" w:rsidR="001212C5" w:rsidRDefault="001212C5" w:rsidP="001212C5">
      <w:pPr>
        <w:pStyle w:val="Heading2"/>
      </w:pPr>
      <w:r>
        <w:t>Stakeholder-related culture and commitments</w:t>
      </w:r>
    </w:p>
    <w:p w14:paraId="0B2B36CB" w14:textId="38A2F488" w:rsidR="00A827BB" w:rsidRPr="00A827BB" w:rsidRDefault="00A827BB" w:rsidP="00A827BB">
      <w:r>
        <w:t xml:space="preserve">See cites in </w:t>
      </w:r>
      <w:r>
        <w:fldChar w:fldCharType="begin" w:fldLock="1"/>
      </w:r>
      <w:r>
        <w:instrText>ADDIN CSL_CITATION { "citationItems" : [ { "id" : "ITEM-1", "itemData" : { "DOI" : "10.1002/smj.2736", "ISSN" : "10970266", "abstract" : "Research Summary: We advance the concept of organization-stakeholder fit (O-S fit) to explain cooperative behavior between an organization and its stakeholders. O-S fit describes the compatibility that exists between an organization and a stakeholder when their characteristics are well matched. We highlight two dimensions of O-S fit: value congruence, or the supplementary fit of organizational and stakeholder values, and strategic complementarity, or the complementary fit of strategic needs and resources. For each dimension, we detail the unique relational factors\u2014including core elements of trust, predictability, attraction/exchange, and communication\u2014that motivate cooperation. We then explicate the ways in which value congruence and strategic complementarity dynamically interrelate over time. Finally, we consider how organization-stakeholder misfit may result in alternative relational behaviors, such as conflict or compromise. Managerial Summary: We develop a new way of thinking about the relationship between organizations and stakeholders. Recognizing that positive relationships require a degree of fit or compatibility, we argue that cooperative behavior between an organization and its stakeholders is maximized when relational partners share both core values and strategic priorities. We explain that high fit along these two dimensions increases trust, relational predictability, attraction/exchange, and communication. We also describe how positive relationships might be formed with fit along only one dimension, and how negative relationships might result in the presence of misfit. Ultimately, we suggest that managers who want to foster positive relationships with stakeholders should concentrate on aligning their values and priorities, rather than simply concentrating on one or the other.", "author" : [ { "dropping-particle" : "", "family" : "Bundy", "given" : "Jonathan", "non-dropping-particle" : "", "parse-names" : false, "suffix" : "" }, { "dropping-particle" : "", "family" : "Vogel", "given" : "Ryan M. M.", "non-dropping-particle" : "", "parse-names" : false, "suffix" : "" }, { "dropping-particle" : "", "family" : "Zachary", "given" : "Miles A. A.", "non-dropping-particle" : "", "parse-names" : false, "suffix" : "" } ], "container-title" : "Strategic Management Journal", "id" : "ITEM-1", "issue" : "2", "issued" : { "date-parts" : [ [ "2018" ] ] }, "page" : "476-501", "title" : "Organization\u2013stakeholder fit: A dynamic theory of cooperation, compromise, and conflict between an organization and its stakeholders", "type" : "article-journal", "volume" : "39" }, "uris" : [ "http://www.mendeley.com/documents/?uuid=7573b232-7ea1-435d-b67a-eae08301b088" ] } ], "mendeley" : { "formattedCitation" : "(Bundy et al., 2018)", "plainTextFormattedCitation" : "(Bundy et al., 2018)" }, "properties" : {  }, "schema" : "https://github.com/citation-style-language/schema/raw/master/csl-citation.json" }</w:instrText>
      </w:r>
      <w:r>
        <w:fldChar w:fldCharType="separate"/>
      </w:r>
      <w:r w:rsidRPr="00A827BB">
        <w:rPr>
          <w:noProof/>
        </w:rPr>
        <w:t>(Bundy et al., 2018)</w:t>
      </w:r>
      <w:r>
        <w:fldChar w:fldCharType="end"/>
      </w:r>
    </w:p>
    <w:p w14:paraId="78089251" w14:textId="6354FD3D" w:rsidR="001212C5" w:rsidRDefault="001212C5" w:rsidP="00D94B37">
      <w:pPr>
        <w:pStyle w:val="Heading2"/>
      </w:pPr>
      <w:r>
        <w:t>Organization-stakeholder fit</w:t>
      </w:r>
      <w:bookmarkStart w:id="0" w:name="_GoBack"/>
      <w:bookmarkEnd w:id="0"/>
    </w:p>
    <w:sectPr w:rsidR="001212C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8B2DB0"/>
    <w:multiLevelType w:val="hybridMultilevel"/>
    <w:tmpl w:val="0C86A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0D500D"/>
    <w:multiLevelType w:val="hybridMultilevel"/>
    <w:tmpl w:val="CE784888"/>
    <w:lvl w:ilvl="0" w:tplc="26D4F064">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562CF3"/>
    <w:multiLevelType w:val="hybridMultilevel"/>
    <w:tmpl w:val="F48AFC42"/>
    <w:lvl w:ilvl="0" w:tplc="209EB0C0">
      <w:start w:val="1"/>
      <w:numFmt w:val="decimal"/>
      <w:lvlText w:val="H%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22A0EF0"/>
    <w:multiLevelType w:val="hybridMultilevel"/>
    <w:tmpl w:val="9D86B3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4E4061"/>
    <w:multiLevelType w:val="hybridMultilevel"/>
    <w:tmpl w:val="1DBADD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36B6"/>
    <w:rsid w:val="00004A23"/>
    <w:rsid w:val="00021FDB"/>
    <w:rsid w:val="0006511D"/>
    <w:rsid w:val="001212C5"/>
    <w:rsid w:val="0014059F"/>
    <w:rsid w:val="001B6272"/>
    <w:rsid w:val="00201049"/>
    <w:rsid w:val="0022754A"/>
    <w:rsid w:val="0028718B"/>
    <w:rsid w:val="00326270"/>
    <w:rsid w:val="003838CF"/>
    <w:rsid w:val="003951A4"/>
    <w:rsid w:val="00415862"/>
    <w:rsid w:val="00475384"/>
    <w:rsid w:val="004B0600"/>
    <w:rsid w:val="00510399"/>
    <w:rsid w:val="00573FFC"/>
    <w:rsid w:val="00575A39"/>
    <w:rsid w:val="00584756"/>
    <w:rsid w:val="00590666"/>
    <w:rsid w:val="005B35E5"/>
    <w:rsid w:val="006A010B"/>
    <w:rsid w:val="006C1FA7"/>
    <w:rsid w:val="006E590E"/>
    <w:rsid w:val="00713BFC"/>
    <w:rsid w:val="00782A99"/>
    <w:rsid w:val="008277C6"/>
    <w:rsid w:val="008310C6"/>
    <w:rsid w:val="00844A0D"/>
    <w:rsid w:val="00891F90"/>
    <w:rsid w:val="00937AAA"/>
    <w:rsid w:val="009626E3"/>
    <w:rsid w:val="00976456"/>
    <w:rsid w:val="009B4EA3"/>
    <w:rsid w:val="009D1558"/>
    <w:rsid w:val="009E23F1"/>
    <w:rsid w:val="00A04B71"/>
    <w:rsid w:val="00A26280"/>
    <w:rsid w:val="00A827BB"/>
    <w:rsid w:val="00AE30C2"/>
    <w:rsid w:val="00AE7924"/>
    <w:rsid w:val="00B21E28"/>
    <w:rsid w:val="00BA12BD"/>
    <w:rsid w:val="00BB36B6"/>
    <w:rsid w:val="00BB6471"/>
    <w:rsid w:val="00BF7484"/>
    <w:rsid w:val="00C37C2A"/>
    <w:rsid w:val="00CD4849"/>
    <w:rsid w:val="00D60B85"/>
    <w:rsid w:val="00D729D0"/>
    <w:rsid w:val="00D7383E"/>
    <w:rsid w:val="00D823EE"/>
    <w:rsid w:val="00D94B37"/>
    <w:rsid w:val="00DF3728"/>
    <w:rsid w:val="00E25AB4"/>
    <w:rsid w:val="00E42DA0"/>
    <w:rsid w:val="00E75778"/>
    <w:rsid w:val="00E901B4"/>
    <w:rsid w:val="00EB681E"/>
    <w:rsid w:val="00EE34FC"/>
    <w:rsid w:val="00EE636E"/>
    <w:rsid w:val="00FA1DE3"/>
    <w:rsid w:val="00FD47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E4CE5F"/>
  <w15:chartTrackingRefBased/>
  <w15:docId w15:val="{F057A5D8-5C35-4CD5-8755-6F8EDB8C57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36B6"/>
    <w:pPr>
      <w:jc w:val="both"/>
    </w:pPr>
    <w:rPr>
      <w:b w:val="0"/>
    </w:rPr>
  </w:style>
  <w:style w:type="paragraph" w:styleId="Heading1">
    <w:name w:val="heading 1"/>
    <w:basedOn w:val="Normal"/>
    <w:next w:val="Normal"/>
    <w:link w:val="Heading1Char"/>
    <w:autoRedefine/>
    <w:uiPriority w:val="9"/>
    <w:qFormat/>
    <w:rsid w:val="00A827BB"/>
    <w:pPr>
      <w:keepNext/>
      <w:spacing w:before="240" w:after="120"/>
      <w:jc w:val="left"/>
      <w:outlineLvl w:val="0"/>
    </w:pPr>
    <w:rPr>
      <w:b/>
      <w:caps/>
    </w:rPr>
  </w:style>
  <w:style w:type="paragraph" w:styleId="Heading2">
    <w:name w:val="heading 2"/>
    <w:basedOn w:val="Normal"/>
    <w:next w:val="Normal"/>
    <w:link w:val="Heading2Char"/>
    <w:uiPriority w:val="9"/>
    <w:unhideWhenUsed/>
    <w:qFormat/>
    <w:rsid w:val="00A827BB"/>
    <w:pPr>
      <w:keepNext/>
      <w:spacing w:before="240"/>
      <w:outlineLvl w:val="1"/>
    </w:pPr>
    <w:rPr>
      <w:b/>
    </w:rPr>
  </w:style>
  <w:style w:type="paragraph" w:styleId="Heading3">
    <w:name w:val="heading 3"/>
    <w:basedOn w:val="Heading2"/>
    <w:next w:val="Normal"/>
    <w:link w:val="Heading3Char"/>
    <w:uiPriority w:val="9"/>
    <w:unhideWhenUsed/>
    <w:qFormat/>
    <w:rsid w:val="009D1558"/>
    <w:pPr>
      <w:jc w:val="left"/>
      <w:outlineLvl w:val="2"/>
    </w:pPr>
    <w:rPr>
      <w:b w:val="0"/>
      <w:i/>
    </w:rPr>
  </w:style>
  <w:style w:type="paragraph" w:styleId="Heading4">
    <w:name w:val="heading 4"/>
    <w:basedOn w:val="Normal"/>
    <w:next w:val="Normal"/>
    <w:link w:val="Heading4Char"/>
    <w:uiPriority w:val="9"/>
    <w:unhideWhenUsed/>
    <w:qFormat/>
    <w:rsid w:val="00AE30C2"/>
    <w:pPr>
      <w:spacing w:before="120" w:line="360" w:lineRule="auto"/>
      <w:jc w:val="left"/>
      <w:outlineLvl w:val="3"/>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27BB"/>
    <w:rPr>
      <w:caps/>
    </w:rPr>
  </w:style>
  <w:style w:type="character" w:customStyle="1" w:styleId="Heading2Char">
    <w:name w:val="Heading 2 Char"/>
    <w:basedOn w:val="DefaultParagraphFont"/>
    <w:link w:val="Heading2"/>
    <w:uiPriority w:val="9"/>
    <w:rsid w:val="00A827BB"/>
  </w:style>
  <w:style w:type="character" w:customStyle="1" w:styleId="Heading3Char">
    <w:name w:val="Heading 3 Char"/>
    <w:basedOn w:val="DefaultParagraphFont"/>
    <w:link w:val="Heading3"/>
    <w:uiPriority w:val="9"/>
    <w:rsid w:val="009D1558"/>
    <w:rPr>
      <w:b w:val="0"/>
      <w:i/>
    </w:rPr>
  </w:style>
  <w:style w:type="character" w:customStyle="1" w:styleId="Heading4Char">
    <w:name w:val="Heading 4 Char"/>
    <w:basedOn w:val="DefaultParagraphFont"/>
    <w:link w:val="Heading4"/>
    <w:uiPriority w:val="9"/>
    <w:rsid w:val="00AE30C2"/>
    <w:rPr>
      <w:b w:val="0"/>
      <w:u w:val="single"/>
    </w:rPr>
  </w:style>
  <w:style w:type="paragraph" w:styleId="Title">
    <w:name w:val="Title"/>
    <w:basedOn w:val="Normal"/>
    <w:next w:val="Normal"/>
    <w:link w:val="TitleChar"/>
    <w:uiPriority w:val="10"/>
    <w:qFormat/>
    <w:rsid w:val="00BB36B6"/>
    <w:pPr>
      <w:contextualSpacing/>
      <w:jc w:val="center"/>
    </w:pPr>
    <w:rPr>
      <w:rFonts w:eastAsiaTheme="majorEastAsia" w:cstheme="majorBidi"/>
      <w:b/>
      <w:caps/>
      <w:spacing w:val="-10"/>
      <w:kern w:val="28"/>
      <w:szCs w:val="56"/>
    </w:rPr>
  </w:style>
  <w:style w:type="character" w:customStyle="1" w:styleId="TitleChar">
    <w:name w:val="Title Char"/>
    <w:basedOn w:val="DefaultParagraphFont"/>
    <w:link w:val="Title"/>
    <w:uiPriority w:val="10"/>
    <w:rsid w:val="00BB36B6"/>
    <w:rPr>
      <w:rFonts w:eastAsiaTheme="majorEastAsia" w:cstheme="majorBidi"/>
      <w:caps/>
      <w:spacing w:val="-10"/>
      <w:kern w:val="28"/>
      <w:szCs w:val="56"/>
    </w:rPr>
  </w:style>
  <w:style w:type="paragraph" w:styleId="Caption">
    <w:name w:val="caption"/>
    <w:basedOn w:val="Normal"/>
    <w:next w:val="Normal"/>
    <w:uiPriority w:val="35"/>
    <w:unhideWhenUsed/>
    <w:qFormat/>
    <w:rsid w:val="00A827BB"/>
    <w:pPr>
      <w:spacing w:after="120"/>
      <w:jc w:val="center"/>
    </w:pPr>
    <w:rPr>
      <w:iCs/>
      <w:color w:val="000000" w:themeColor="text1"/>
      <w:sz w:val="20"/>
      <w:szCs w:val="18"/>
    </w:rPr>
  </w:style>
  <w:style w:type="table" w:styleId="TableGrid">
    <w:name w:val="Table Grid"/>
    <w:basedOn w:val="TableNormal"/>
    <w:uiPriority w:val="39"/>
    <w:rsid w:val="00BB36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BB36B6"/>
    <w:pPr>
      <w:spacing w:after="240"/>
      <w:ind w:left="720"/>
      <w:contextualSpacing/>
    </w:pPr>
  </w:style>
  <w:style w:type="paragraph" w:styleId="Quote">
    <w:name w:val="Quote"/>
    <w:basedOn w:val="Normal"/>
    <w:next w:val="Normal"/>
    <w:link w:val="QuoteChar"/>
    <w:uiPriority w:val="29"/>
    <w:qFormat/>
    <w:rsid w:val="00584756"/>
    <w:pPr>
      <w:spacing w:before="200" w:after="160" w:line="480" w:lineRule="auto"/>
      <w:ind w:left="864" w:right="864"/>
    </w:pPr>
    <w:rPr>
      <w:iCs/>
      <w:color w:val="404040" w:themeColor="text1" w:themeTint="BF"/>
      <w:sz w:val="20"/>
    </w:rPr>
  </w:style>
  <w:style w:type="character" w:customStyle="1" w:styleId="QuoteChar">
    <w:name w:val="Quote Char"/>
    <w:basedOn w:val="DefaultParagraphFont"/>
    <w:link w:val="Quote"/>
    <w:uiPriority w:val="29"/>
    <w:rsid w:val="00584756"/>
    <w:rPr>
      <w:b w:val="0"/>
      <w:iCs/>
      <w:color w:val="404040" w:themeColor="text1" w:themeTint="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2009</Words>
  <Characters>11455</Characters>
  <Application>Microsoft Office Word</Application>
  <DocSecurity>0</DocSecurity>
  <Lines>95</Lines>
  <Paragraphs>26</Paragraphs>
  <ScaleCrop>false</ScaleCrop>
  <Company/>
  <LinksUpToDate>false</LinksUpToDate>
  <CharactersWithSpaces>1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9</cp:revision>
  <dcterms:created xsi:type="dcterms:W3CDTF">2018-05-01T02:56:00Z</dcterms:created>
  <dcterms:modified xsi:type="dcterms:W3CDTF">2018-05-02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12d4eb-eb61-31da-bf05-740db4838ad2</vt:lpwstr>
  </property>
  <property fmtid="{D5CDD505-2E9C-101B-9397-08002B2CF9AE}" pid="4" name="Mendeley Citation Style_1">
    <vt:lpwstr>http://www.zotero.org/styles/apa</vt:lpwstr>
  </property>
</Properties>
</file>